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53508B" w14:textId="77777777" w:rsidR="002C7F3D" w:rsidRPr="002C7F3D" w:rsidRDefault="002C7F3D" w:rsidP="002C7F3D">
      <w:pPr>
        <w:spacing w:line="360" w:lineRule="auto"/>
        <w:jc w:val="center"/>
        <w:rPr>
          <w:b/>
          <w:bCs/>
        </w:rPr>
      </w:pPr>
      <w:r w:rsidRPr="002C7F3D">
        <w:rPr>
          <w:b/>
          <w:bCs/>
        </w:rPr>
        <w:t>ENGAGEMENT WITH THE ARTS</w:t>
      </w:r>
    </w:p>
    <w:p w14:paraId="0125409C" w14:textId="77777777" w:rsidR="002C7F3D" w:rsidRDefault="002C7F3D" w:rsidP="00830D02">
      <w:pPr>
        <w:spacing w:line="360" w:lineRule="auto"/>
      </w:pPr>
    </w:p>
    <w:p w14:paraId="50648242" w14:textId="0F45BB0B" w:rsidR="001248AA" w:rsidRDefault="001F5AD8" w:rsidP="00830D02">
      <w:pPr>
        <w:spacing w:line="360" w:lineRule="auto"/>
      </w:pPr>
      <w:r>
        <w:t>We have recently been</w:t>
      </w:r>
      <w:r w:rsidR="00C051DA">
        <w:t xml:space="preserve"> discuss</w:t>
      </w:r>
      <w:r>
        <w:t>ing</w:t>
      </w:r>
      <w:r w:rsidR="00C051DA">
        <w:t xml:space="preserve"> </w:t>
      </w:r>
      <w:r>
        <w:t>results from a recent science report titled ‘</w:t>
      </w:r>
      <w:r w:rsidRPr="00866F24">
        <w:rPr>
          <w:lang w:val="en-AU"/>
        </w:rPr>
        <w:t>What science has shown can help young people with anxiety and depression</w:t>
      </w:r>
      <w:r>
        <w:rPr>
          <w:lang w:val="en-AU"/>
        </w:rPr>
        <w:t>:</w:t>
      </w:r>
      <w:r w:rsidRPr="00866F24">
        <w:rPr>
          <w:lang w:val="en-AU"/>
        </w:rPr>
        <w:t xml:space="preserve"> </w:t>
      </w:r>
      <w:r>
        <w:rPr>
          <w:lang w:val="en-AU"/>
        </w:rPr>
        <w:t>i</w:t>
      </w:r>
      <w:r w:rsidRPr="00866F24">
        <w:rPr>
          <w:lang w:val="en-AU"/>
        </w:rPr>
        <w:t>dentifying and reviewing the 'active ingredients' of effective interventions</w:t>
      </w:r>
      <w:r>
        <w:rPr>
          <w:lang w:val="en-AU"/>
        </w:rPr>
        <w:t xml:space="preserve">’ </w:t>
      </w: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Wellcome&lt;/Author&gt;&lt;Year&gt;2022&lt;/Year&gt;&lt;RecNum&gt;688&lt;/RecNum&gt;&lt;DisplayText&gt;[1]&lt;/DisplayText&gt;&lt;record&gt;&lt;rec-number&gt;688&lt;/rec-number&gt;&lt;foreign-keys&gt;&lt;key app="EN" db-id="vr0sfa5ttp9eeeex5pfvvxp0fr0sfdzt29s9" timestamp="1685514184" guid="50502936-ad7d-4bef-b291-8747634fefb4"&gt;688&lt;/key&gt;&lt;/foreign-keys&gt;&lt;ref-type name="Web Page"&gt;12&lt;/ref-type&gt;&lt;contributors&gt;&lt;authors&gt;&lt;author&gt;Wellcome&lt;/author&gt;&lt;/authors&gt;&lt;/contributors&gt;&lt;titles&gt;&lt;title&gt;Report summary: What science has shown can help young people with anxiety and depression&lt;/title&gt;&lt;/titles&gt;&lt;dates&gt;&lt;year&gt;2022&lt;/year&gt;&lt;/dates&gt;&lt;urls&gt;&lt;related-urls&gt;&lt;url&gt;https://wellcome.org/reports/what-science-has-shown-can-help-young-people-anxiety-and-depression&lt;/url&gt;&lt;/related-urls&gt;&lt;/urls&gt;&lt;/record&gt;&lt;/Cite&gt;&lt;/EndNote&gt;</w:instrText>
      </w:r>
      <w:r>
        <w:rPr>
          <w:lang w:val="en-AU"/>
        </w:rPr>
        <w:fldChar w:fldCharType="separate"/>
      </w:r>
      <w:r>
        <w:rPr>
          <w:noProof/>
          <w:lang w:val="en-AU"/>
        </w:rPr>
        <w:t>[1]</w:t>
      </w:r>
      <w:r>
        <w:rPr>
          <w:lang w:val="en-AU"/>
        </w:rPr>
        <w:fldChar w:fldCharType="end"/>
      </w:r>
      <w:r>
        <w:rPr>
          <w:lang w:val="en-AU"/>
        </w:rPr>
        <w:t xml:space="preserve">. </w:t>
      </w:r>
      <w:r>
        <w:t xml:space="preserve">The next part of this series that we will discuss is </w:t>
      </w:r>
      <w:r w:rsidR="00C051DA">
        <w:t>‘</w:t>
      </w:r>
      <w:r w:rsidR="009B2816">
        <w:t>Engagement with the arts</w:t>
      </w:r>
      <w:r w:rsidR="00C051DA">
        <w:t xml:space="preserve">’. </w:t>
      </w:r>
    </w:p>
    <w:p w14:paraId="3AE60E25" w14:textId="77777777" w:rsidR="00C051DA" w:rsidRDefault="00C051DA" w:rsidP="00830D02">
      <w:pPr>
        <w:spacing w:line="360" w:lineRule="auto"/>
      </w:pPr>
    </w:p>
    <w:p w14:paraId="26B9780F" w14:textId="77777777" w:rsidR="00C051DA" w:rsidRPr="00C051DA" w:rsidRDefault="00C051DA" w:rsidP="00830D02">
      <w:pPr>
        <w:spacing w:line="360" w:lineRule="auto"/>
        <w:rPr>
          <w:u w:val="single"/>
        </w:rPr>
      </w:pPr>
      <w:r w:rsidRPr="00C051DA">
        <w:rPr>
          <w:u w:val="single"/>
        </w:rPr>
        <w:t xml:space="preserve">What is </w:t>
      </w:r>
      <w:r w:rsidR="009B2816">
        <w:rPr>
          <w:u w:val="single"/>
        </w:rPr>
        <w:t>engagement with the arts</w:t>
      </w:r>
      <w:r w:rsidRPr="00C051DA">
        <w:rPr>
          <w:u w:val="single"/>
        </w:rPr>
        <w:t>?</w:t>
      </w:r>
    </w:p>
    <w:p w14:paraId="343FB064" w14:textId="77777777" w:rsidR="00C051DA" w:rsidRDefault="002C0FEE" w:rsidP="00830D02">
      <w:pPr>
        <w:spacing w:line="360" w:lineRule="auto"/>
      </w:pPr>
      <w:r>
        <w:t>Arts based interventions involve activities such as composing music, dancing, painting, acting and journaling</w:t>
      </w:r>
      <w:r w:rsidR="00796B48">
        <w:t xml:space="preserve"> </w:t>
      </w:r>
      <w:r w:rsidR="00796B48">
        <w:fldChar w:fldCharType="begin"/>
      </w:r>
      <w:r w:rsidR="00796B48">
        <w:instrText xml:space="preserve"> ADDIN EN.CITE &lt;EndNote&gt;&lt;Cite&gt;&lt;Author&gt;Easwaran&lt;/Author&gt;&lt;Year&gt;2021&lt;/Year&gt;&lt;RecNum&gt;725&lt;/RecNum&gt;&lt;DisplayText&gt;[2]&lt;/DisplayText&gt;&lt;record&gt;&lt;rec-number&gt;725&lt;/rec-number&gt;&lt;foreign-keys&gt;&lt;key app="EN" db-id="vr0sfa5ttp9eeeex5pfvvxp0fr0sfdzt29s9" timestamp="1688522550"&gt;725&lt;/key&gt;&lt;/foreign-keys&gt;&lt;ref-type name="Journal Article"&gt;17&lt;/ref-type&gt;&lt;contributors&gt;&lt;authors&gt;&lt;author&gt;Easwaran, K., Narasimhan, L., Japee, Y., Raja, T., Murali, A., &amp;amp; Easwaran, D.&lt;/author&gt;&lt;/authors&gt;&lt;/contributors&gt;&lt;titles&gt;&lt;title&gt;Why art matters for youth mental health: A youth led participatory insight analysis.&lt;/title&gt;&lt;secondary-title&gt;PsyArXiv&lt;/secondary-title&gt;&lt;/titles&gt;&lt;number&gt;Sept&lt;/number&gt;&lt;dates&gt;&lt;year&gt;2021&lt;/year&gt;&lt;/dates&gt;&lt;urls&gt;&lt;/urls&gt;&lt;electronic-resource-num&gt;https://doi.org/10.31234/osf.io/ap476&lt;/electronic-resource-num&gt;&lt;/record&gt;&lt;/Cite&gt;&lt;/EndNote&gt;</w:instrText>
      </w:r>
      <w:r w:rsidR="00796B48">
        <w:fldChar w:fldCharType="separate"/>
      </w:r>
      <w:r w:rsidR="00796B48">
        <w:rPr>
          <w:noProof/>
        </w:rPr>
        <w:t>[2]</w:t>
      </w:r>
      <w:r w:rsidR="00796B48">
        <w:fldChar w:fldCharType="end"/>
      </w:r>
      <w:r>
        <w:t xml:space="preserve">. </w:t>
      </w:r>
    </w:p>
    <w:p w14:paraId="0A5EB71C" w14:textId="77777777" w:rsidR="00830D02" w:rsidRDefault="00830D02" w:rsidP="00830D02">
      <w:pPr>
        <w:spacing w:line="360" w:lineRule="auto"/>
      </w:pPr>
    </w:p>
    <w:p w14:paraId="6EA36B49" w14:textId="77777777" w:rsidR="00830D02" w:rsidRPr="00830D02" w:rsidRDefault="00830D02" w:rsidP="00830D02">
      <w:pPr>
        <w:spacing w:line="360" w:lineRule="auto"/>
        <w:rPr>
          <w:u w:val="single"/>
        </w:rPr>
      </w:pPr>
      <w:r w:rsidRPr="00830D02">
        <w:rPr>
          <w:u w:val="single"/>
        </w:rPr>
        <w:t xml:space="preserve">Why is </w:t>
      </w:r>
      <w:r w:rsidR="002C0FEE">
        <w:rPr>
          <w:u w:val="single"/>
        </w:rPr>
        <w:t>engagement with the arts</w:t>
      </w:r>
      <w:r w:rsidRPr="00830D02">
        <w:rPr>
          <w:u w:val="single"/>
        </w:rPr>
        <w:t xml:space="preserve"> important?</w:t>
      </w:r>
    </w:p>
    <w:p w14:paraId="0E57BF9E" w14:textId="77777777" w:rsidR="00830D02" w:rsidRDefault="00B267F2" w:rsidP="00830D02">
      <w:pPr>
        <w:spacing w:line="360" w:lineRule="auto"/>
      </w:pPr>
      <w:r>
        <w:t>Engaging with arts based activities encourages communication, social skills and interpersonal relationships, as well as helping people to give voice to their experiences</w:t>
      </w:r>
      <w:r w:rsidR="0033576B">
        <w:t>.</w:t>
      </w:r>
      <w:r>
        <w:t xml:space="preserve"> There is some thought that it may also help with anxiety and depression. </w:t>
      </w:r>
    </w:p>
    <w:p w14:paraId="575EB9AF" w14:textId="77777777" w:rsidR="00830D02" w:rsidRDefault="00830D02" w:rsidP="00830D02">
      <w:pPr>
        <w:spacing w:line="360" w:lineRule="auto"/>
      </w:pPr>
    </w:p>
    <w:p w14:paraId="68064BA2" w14:textId="77777777" w:rsidR="00830D02" w:rsidRPr="00BB5BE2" w:rsidRDefault="00830D02" w:rsidP="00830D02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>What did the research show?</w:t>
      </w:r>
    </w:p>
    <w:p w14:paraId="5490769E" w14:textId="77777777" w:rsidR="00830D02" w:rsidRDefault="00830D02" w:rsidP="00830D02">
      <w:pPr>
        <w:spacing w:line="360" w:lineRule="auto"/>
      </w:pPr>
      <w:r>
        <w:t xml:space="preserve">The researchers looked at research </w:t>
      </w:r>
      <w:r w:rsidR="000366DC">
        <w:t xml:space="preserve">from 36 published research articles, and found that a majority of articles reported that young people who engaged with the arts showed improvement in anxiety and depression. </w:t>
      </w:r>
    </w:p>
    <w:p w14:paraId="45237366" w14:textId="77777777" w:rsidR="0033576B" w:rsidRDefault="0033576B" w:rsidP="00830D02">
      <w:pPr>
        <w:spacing w:line="360" w:lineRule="auto"/>
      </w:pPr>
    </w:p>
    <w:p w14:paraId="7C0EEE63" w14:textId="77777777" w:rsidR="00733CED" w:rsidRPr="00BB5BE2" w:rsidRDefault="00733CED" w:rsidP="00733CED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 xml:space="preserve">What did young people think about </w:t>
      </w:r>
      <w:r w:rsidR="000366DC">
        <w:rPr>
          <w:u w:val="single"/>
          <w:lang w:val="en-AU"/>
        </w:rPr>
        <w:t>engagement with the arts</w:t>
      </w:r>
      <w:r w:rsidRPr="00BB5BE2">
        <w:rPr>
          <w:u w:val="single"/>
          <w:lang w:val="en-AU"/>
        </w:rPr>
        <w:t>?</w:t>
      </w:r>
    </w:p>
    <w:p w14:paraId="63DC401A" w14:textId="77777777" w:rsidR="0033576B" w:rsidRDefault="00733CED" w:rsidP="00830D02">
      <w:pPr>
        <w:spacing w:line="360" w:lineRule="auto"/>
      </w:pPr>
      <w:r>
        <w:t xml:space="preserve">Young people reported that </w:t>
      </w:r>
      <w:r w:rsidR="000366DC">
        <w:t xml:space="preserve">art is an expressive form which is free from judgment, and thought that it could be integrated more in schools and mental health services.  </w:t>
      </w:r>
      <w:r>
        <w:t xml:space="preserve"> </w:t>
      </w:r>
    </w:p>
    <w:p w14:paraId="13941444" w14:textId="77777777" w:rsidR="00733CED" w:rsidRDefault="00733CED" w:rsidP="00830D02">
      <w:pPr>
        <w:spacing w:line="360" w:lineRule="auto"/>
      </w:pPr>
    </w:p>
    <w:p w14:paraId="32DA40FB" w14:textId="77777777" w:rsidR="00733CED" w:rsidRPr="00BB5BE2" w:rsidRDefault="00733CED" w:rsidP="00733CED">
      <w:pPr>
        <w:spacing w:line="360" w:lineRule="auto"/>
        <w:rPr>
          <w:u w:val="single"/>
          <w:lang w:val="en-AU"/>
        </w:rPr>
      </w:pPr>
      <w:r w:rsidRPr="00BB5BE2">
        <w:rPr>
          <w:u w:val="single"/>
          <w:lang w:val="en-AU"/>
        </w:rPr>
        <w:t xml:space="preserve">How could a young person could try </w:t>
      </w:r>
      <w:r w:rsidR="000366DC">
        <w:rPr>
          <w:u w:val="single"/>
          <w:lang w:val="en-AU"/>
        </w:rPr>
        <w:t>engaging with the arts</w:t>
      </w:r>
      <w:r w:rsidRPr="00BB5BE2">
        <w:rPr>
          <w:u w:val="single"/>
          <w:lang w:val="en-AU"/>
        </w:rPr>
        <w:t>?</w:t>
      </w:r>
    </w:p>
    <w:p w14:paraId="79FBB393" w14:textId="77777777" w:rsidR="00733CED" w:rsidRDefault="00796B48" w:rsidP="00830D02">
      <w:pPr>
        <w:spacing w:line="360" w:lineRule="auto"/>
      </w:pPr>
      <w:r>
        <w:t xml:space="preserve">There are many ways to participate in the arts – dancing, singing, journaling, writing a story, drawing or painting art, or playing music are just some of the ways available. You can do it on your own or with friends, or you could join a club at school or in the local community. </w:t>
      </w:r>
    </w:p>
    <w:p w14:paraId="4824F8CD" w14:textId="0D2C4936" w:rsidR="00031243" w:rsidRDefault="00031243" w:rsidP="00830D02">
      <w:pPr>
        <w:spacing w:line="360" w:lineRule="auto"/>
      </w:pPr>
    </w:p>
    <w:p w14:paraId="77015A5B" w14:textId="09F4542E" w:rsidR="002C7F3D" w:rsidRDefault="002C7F3D" w:rsidP="00830D02">
      <w:pPr>
        <w:spacing w:line="360" w:lineRule="auto"/>
      </w:pPr>
    </w:p>
    <w:p w14:paraId="7D4E0EFF" w14:textId="77777777" w:rsidR="002C7F3D" w:rsidRDefault="002C7F3D" w:rsidP="00830D02">
      <w:pPr>
        <w:spacing w:line="360" w:lineRule="auto"/>
      </w:pPr>
    </w:p>
    <w:p w14:paraId="4D69A79D" w14:textId="77777777" w:rsidR="00031243" w:rsidRPr="00467741" w:rsidRDefault="00031243" w:rsidP="00031243">
      <w:pPr>
        <w:spacing w:line="360" w:lineRule="auto"/>
        <w:rPr>
          <w:u w:val="single"/>
          <w:lang w:val="en-AU"/>
        </w:rPr>
      </w:pPr>
      <w:r w:rsidRPr="00467741">
        <w:rPr>
          <w:u w:val="single"/>
          <w:lang w:val="en-AU"/>
        </w:rPr>
        <w:lastRenderedPageBreak/>
        <w:t xml:space="preserve">Are there any other resources to help with </w:t>
      </w:r>
      <w:r w:rsidR="00796B48">
        <w:rPr>
          <w:u w:val="single"/>
          <w:lang w:val="en-AU"/>
        </w:rPr>
        <w:t>engaging with the arts</w:t>
      </w:r>
      <w:r w:rsidRPr="00467741">
        <w:rPr>
          <w:u w:val="single"/>
          <w:lang w:val="en-AU"/>
        </w:rPr>
        <w:t>?</w:t>
      </w:r>
    </w:p>
    <w:p w14:paraId="69501563" w14:textId="77777777" w:rsidR="00031243" w:rsidRDefault="00031243" w:rsidP="00830D02">
      <w:pPr>
        <w:spacing w:line="360" w:lineRule="auto"/>
      </w:pPr>
      <w:r>
        <w:t xml:space="preserve">The following website </w:t>
      </w:r>
      <w:r w:rsidR="00796B48">
        <w:t>has many links to help with doing lots of different arts based activities</w:t>
      </w:r>
      <w:r>
        <w:t xml:space="preserve">: </w:t>
      </w:r>
      <w:r w:rsidR="00796B48" w:rsidRPr="00796B48">
        <w:t>https://www.annafreud.org/on-my-mind/self-care/</w:t>
      </w:r>
    </w:p>
    <w:p w14:paraId="0F80C7DE" w14:textId="77777777" w:rsidR="00C051DA" w:rsidRDefault="00C051DA"/>
    <w:p w14:paraId="5A8040BA" w14:textId="77777777" w:rsidR="00366116" w:rsidRDefault="00366116"/>
    <w:p w14:paraId="053FF870" w14:textId="77777777" w:rsidR="00031243" w:rsidRDefault="00031243">
      <w:r>
        <w:t xml:space="preserve">References </w:t>
      </w:r>
    </w:p>
    <w:p w14:paraId="022AA480" w14:textId="77777777" w:rsidR="00031243" w:rsidRDefault="00031243"/>
    <w:p w14:paraId="38F584BD" w14:textId="77777777" w:rsidR="00796B48" w:rsidRPr="00796B48" w:rsidRDefault="00031243" w:rsidP="00796B48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96B48" w:rsidRPr="00796B48">
        <w:rPr>
          <w:noProof/>
        </w:rPr>
        <w:t>1.</w:t>
      </w:r>
      <w:r w:rsidR="00796B48" w:rsidRPr="00796B48">
        <w:rPr>
          <w:noProof/>
        </w:rPr>
        <w:tab/>
        <w:t xml:space="preserve">Wellcome. </w:t>
      </w:r>
      <w:r w:rsidR="00796B48" w:rsidRPr="00796B48">
        <w:rPr>
          <w:i/>
          <w:noProof/>
        </w:rPr>
        <w:t>Report summary: What science has shown can help young people with anxiety and depression</w:t>
      </w:r>
      <w:r w:rsidR="00796B48" w:rsidRPr="00796B48">
        <w:rPr>
          <w:noProof/>
        </w:rPr>
        <w:t xml:space="preserve">. 2022; Available from: </w:t>
      </w:r>
      <w:hyperlink r:id="rId4" w:history="1">
        <w:r w:rsidR="00796B48" w:rsidRPr="00796B48">
          <w:rPr>
            <w:rStyle w:val="Hyperlink"/>
            <w:noProof/>
          </w:rPr>
          <w:t>https://wellcome.org/reports/what-science-has-shown-can-help-young-people-anxiety-and-depression</w:t>
        </w:r>
      </w:hyperlink>
      <w:r w:rsidR="00796B48" w:rsidRPr="00796B48">
        <w:rPr>
          <w:noProof/>
        </w:rPr>
        <w:t>.</w:t>
      </w:r>
    </w:p>
    <w:p w14:paraId="3DF21005" w14:textId="77777777" w:rsidR="00796B48" w:rsidRPr="00796B48" w:rsidRDefault="00796B48" w:rsidP="00796B48">
      <w:pPr>
        <w:pStyle w:val="EndNoteBibliography"/>
        <w:ind w:left="720" w:hanging="720"/>
        <w:rPr>
          <w:noProof/>
        </w:rPr>
      </w:pPr>
      <w:r w:rsidRPr="00796B48">
        <w:rPr>
          <w:noProof/>
        </w:rPr>
        <w:t>2.</w:t>
      </w:r>
      <w:r w:rsidRPr="00796B48">
        <w:rPr>
          <w:noProof/>
        </w:rPr>
        <w:tab/>
        <w:t xml:space="preserve">Easwaran, K., Narasimhan, L., Japee, Y., Raja, T., Murali, A., &amp; Easwaran, D., </w:t>
      </w:r>
      <w:r w:rsidRPr="00796B48">
        <w:rPr>
          <w:i/>
          <w:noProof/>
        </w:rPr>
        <w:t>Why art matters for youth mental health: A youth led participatory insight analysis.</w:t>
      </w:r>
      <w:r w:rsidRPr="00796B48">
        <w:rPr>
          <w:noProof/>
        </w:rPr>
        <w:t xml:space="preserve"> PsyArXiv, 2021(Sept).</w:t>
      </w:r>
    </w:p>
    <w:p w14:paraId="0A5D53A1" w14:textId="77777777" w:rsidR="00366116" w:rsidRDefault="00031243">
      <w:r>
        <w:fldChar w:fldCharType="end"/>
      </w:r>
    </w:p>
    <w:sectPr w:rsidR="0036611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0sfa5ttp9eeeex5pfvvxp0fr0sfdzt29s9&quot;&gt;My EndNote Library-Converted&lt;record-ids&gt;&lt;item&gt;688&lt;/item&gt;&lt;item&gt;725&lt;/item&gt;&lt;/record-ids&gt;&lt;/item&gt;&lt;/Libraries&gt;"/>
  </w:docVars>
  <w:rsids>
    <w:rsidRoot w:val="00366116"/>
    <w:rsid w:val="00031243"/>
    <w:rsid w:val="000366DC"/>
    <w:rsid w:val="0007013A"/>
    <w:rsid w:val="000B1956"/>
    <w:rsid w:val="001248AA"/>
    <w:rsid w:val="001F5AD8"/>
    <w:rsid w:val="00203C93"/>
    <w:rsid w:val="002861C9"/>
    <w:rsid w:val="002C0FEE"/>
    <w:rsid w:val="002C7F3D"/>
    <w:rsid w:val="0033576B"/>
    <w:rsid w:val="00364510"/>
    <w:rsid w:val="00366116"/>
    <w:rsid w:val="00371AE8"/>
    <w:rsid w:val="00385581"/>
    <w:rsid w:val="00430E3C"/>
    <w:rsid w:val="0047082A"/>
    <w:rsid w:val="004E2EE8"/>
    <w:rsid w:val="004F2F0C"/>
    <w:rsid w:val="00526C5B"/>
    <w:rsid w:val="005C5819"/>
    <w:rsid w:val="005D5800"/>
    <w:rsid w:val="005F7971"/>
    <w:rsid w:val="006556FD"/>
    <w:rsid w:val="006A32EF"/>
    <w:rsid w:val="006D0E89"/>
    <w:rsid w:val="0071318C"/>
    <w:rsid w:val="0072599C"/>
    <w:rsid w:val="00733CED"/>
    <w:rsid w:val="00750FD9"/>
    <w:rsid w:val="00796B48"/>
    <w:rsid w:val="007B0DCA"/>
    <w:rsid w:val="007F7DDF"/>
    <w:rsid w:val="00812447"/>
    <w:rsid w:val="00830D02"/>
    <w:rsid w:val="00841CAE"/>
    <w:rsid w:val="00846C57"/>
    <w:rsid w:val="008B5CB7"/>
    <w:rsid w:val="008D47D8"/>
    <w:rsid w:val="008E132A"/>
    <w:rsid w:val="008F3D6C"/>
    <w:rsid w:val="009377BC"/>
    <w:rsid w:val="00943972"/>
    <w:rsid w:val="0094669A"/>
    <w:rsid w:val="00961AD3"/>
    <w:rsid w:val="00982F59"/>
    <w:rsid w:val="00983805"/>
    <w:rsid w:val="009A256F"/>
    <w:rsid w:val="009B2816"/>
    <w:rsid w:val="009D0650"/>
    <w:rsid w:val="009E4B1B"/>
    <w:rsid w:val="00A44081"/>
    <w:rsid w:val="00A81B98"/>
    <w:rsid w:val="00A8492A"/>
    <w:rsid w:val="00A97789"/>
    <w:rsid w:val="00AD1F9B"/>
    <w:rsid w:val="00B20B44"/>
    <w:rsid w:val="00B267F2"/>
    <w:rsid w:val="00C051DA"/>
    <w:rsid w:val="00CC4616"/>
    <w:rsid w:val="00D01687"/>
    <w:rsid w:val="00D2709B"/>
    <w:rsid w:val="00D34FDD"/>
    <w:rsid w:val="00DD0346"/>
    <w:rsid w:val="00E956FE"/>
    <w:rsid w:val="00E9626C"/>
    <w:rsid w:val="00F31A58"/>
    <w:rsid w:val="00F73589"/>
    <w:rsid w:val="00F84C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A7EDEC"/>
  <w15:chartTrackingRefBased/>
  <w15:docId w15:val="{AEF1A089-E310-6B4B-B9F8-08D64CFD43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Z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31243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1243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31243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31243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03124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3124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ellcome.org/reports/what-science-has-shown-can-help-young-people-anxiety-and-depres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89</Words>
  <Characters>335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ard miller</dc:creator>
  <cp:keywords/>
  <dc:description/>
  <cp:lastModifiedBy>Hiran Thabrew</cp:lastModifiedBy>
  <cp:revision>2</cp:revision>
  <dcterms:created xsi:type="dcterms:W3CDTF">2023-08-23T10:53:00Z</dcterms:created>
  <dcterms:modified xsi:type="dcterms:W3CDTF">2023-08-23T10:53:00Z</dcterms:modified>
</cp:coreProperties>
</file>